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77777777" w:rsidR="00114396" w:rsidRPr="00182DE4" w:rsidRDefault="00182DE4" w:rsidP="00182DE4">
      <w:pPr>
        <w:spacing w:line="480" w:lineRule="auto"/>
        <w:rPr>
          <w:rFonts w:ascii="Times New Roman" w:hAnsi="Times New Roman" w:cs="Times New Roman"/>
          <w:b/>
        </w:rPr>
      </w:pPr>
      <w:r w:rsidRPr="00182DE4">
        <w:rPr>
          <w:rFonts w:ascii="Times New Roman" w:hAnsi="Times New Roman" w:cs="Times New Roman"/>
          <w:b/>
        </w:rPr>
        <w:t>Letter</w:t>
      </w:r>
    </w:p>
    <w:p w14:paraId="74A7AD96" w14:textId="77777777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182DE4">
        <w:rPr>
          <w:rFonts w:ascii="Times New Roman" w:hAnsi="Times New Roman" w:cs="Times New Roman"/>
        </w:rPr>
        <w:t>insert TITLE here</w:t>
      </w:r>
      <w:r>
        <w:rPr>
          <w:rFonts w:ascii="Times New Roman" w:hAnsi="Times New Roman" w:cs="Times New Roman"/>
        </w:rPr>
        <w:t>; 90 characters or less (including spaces); no number, acronyms, abbreviations or punctuation]</w:t>
      </w:r>
    </w:p>
    <w:p w14:paraId="5FBB4528" w14:textId="77777777" w:rsidR="00182DE4" w:rsidRDefault="00182DE4" w:rsidP="00182DE4">
      <w:pPr>
        <w:spacing w:line="480" w:lineRule="auto"/>
        <w:rPr>
          <w:rFonts w:ascii="Times New Roman" w:hAnsi="Times New Roman" w:cs="Times New Roman"/>
        </w:rPr>
      </w:pPr>
    </w:p>
    <w:p w14:paraId="2E58FE80" w14:textId="77777777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TEXT here; </w:t>
      </w:r>
      <w:r w:rsidR="004D3E78">
        <w:rPr>
          <w:rFonts w:ascii="Times New Roman" w:hAnsi="Times New Roman" w:cs="Times New Roman"/>
        </w:rPr>
        <w:t xml:space="preserve">start with fully referenced paragraph of 2-300 words (see </w:t>
      </w:r>
      <w:hyperlink r:id="rId7" w:history="1">
        <w:r w:rsidR="004D3E78" w:rsidRPr="004D3E78">
          <w:rPr>
            <w:rStyle w:val="Hyperlink"/>
            <w:rFonts w:ascii="Times New Roman" w:hAnsi="Times New Roman" w:cs="Times New Roman"/>
          </w:rPr>
          <w:t>here</w:t>
        </w:r>
      </w:hyperlink>
      <w:r w:rsidR="004D3E78">
        <w:rPr>
          <w:rFonts w:ascii="Times New Roman" w:hAnsi="Times New Roman" w:cs="Times New Roman"/>
        </w:rPr>
        <w:t xml:space="preserve"> for example) followed by </w:t>
      </w:r>
      <w:r>
        <w:rPr>
          <w:rFonts w:ascii="Times New Roman" w:hAnsi="Times New Roman" w:cs="Times New Roman"/>
        </w:rPr>
        <w:t>about 1</w:t>
      </w:r>
      <w:r w:rsidRPr="00661DAC">
        <w:rPr>
          <w:rFonts w:ascii="Times New Roman" w:hAnsi="Times New Roman" w:cs="Times New Roman"/>
        </w:rPr>
        <w:t>500 words of text (excluding the first paragraph of Letters, figure legends, reference list and the</w:t>
      </w:r>
      <w:r>
        <w:rPr>
          <w:rFonts w:ascii="Times New Roman" w:hAnsi="Times New Roman" w:cs="Times New Roman"/>
        </w:rPr>
        <w:t xml:space="preserve"> methods section if applicable); example reference format using Endnote</w:t>
      </w:r>
      <w:r w:rsidR="00614871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SaW9zPC9BdXRob3I+PFllYXI+MjAxNDwvWWVhcj48UmVj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GVkaXRpb24+MjAxNC8wMS8yODwvZWRpdGlvbj48
ZGF0ZXM+PHllYXI+MjAxNDwveWVhcj48cHViLWRhdGVzPjxkYXRlPkphbiAyNjwvZGF0ZT48L3B1
Yi1kYXRlcz48L2RhdGVzPjxpc2JuPjE0NzYtNDY4NyAoRWxlY3Ryb25pYykmI3hEOzAwMjgtMDgz
NiAoTGlua2luZyk8L2lzYm4+PGFjY2Vzc2lvbi1udW0+MjQ0NjM1MTY8L2FjY2Vzc2lvbi1udW0+
PHVybHM+PHJlbGF0ZWQtdXJscz48dXJsPmh0dHA6Ly93d3cubmNiaS5ubG0ubmloLmdvdi9wdWJt
ZWQvMjQ0NjM1MTY8L3VybD48L3JlbGF0ZWQtdXJscz48L3VybHM+PGVsZWN0cm9uaWMtcmVzb3Vy
Y2UtbnVtPjEwLjEwMzgvbmF0dXJlMTI5NDg8L2VsZWN0cm9uaWMtcmVzb3VyY2UtbnVtPjwvcmVj
b3JkPjwvQ2l0ZT48L0VuZE5vdGU+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SaW9zPC9BdXRob3I+PFllYXI+MjAxNDwvWWVhcj48UmVj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GVkaXRpb24+MjAxNC8wMS8yODwvZWRpdGlvbj48
ZGF0ZXM+PHllYXI+MjAxNDwveWVhcj48cHViLWRhdGVzPjxkYXRlPkphbiAyNjwvZGF0ZT48L3B1
Yi1kYXRlcz48L2RhdGVzPjxpc2JuPjE0NzYtNDY4NyAoRWxlY3Ryb25pYykmI3hEOzAwMjgtMDgz
NiAoTGlua2luZyk8L2lzYm4+PGFjY2Vzc2lvbi1udW0+MjQ0NjM1MTY8L2FjY2Vzc2lvbi1udW0+
PHVybHM+PHJlbGF0ZWQtdXJscz48dXJsPmh0dHA6Ly93d3cubmNiaS5ubG0ubmloLmdvdi9wdWJt
ZWQvMjQ0NjM1MTY8L3VybD48L3JlbGF0ZWQtdXJscz48L3VybHM+PGVsZWN0cm9uaWMtcmVzb3Vy
Y2UtbnVtPjEwLjEwMzgvbmF0dXJlMTI5NDg8L2VsZWN0cm9uaWMtcmVzb3VyY2UtbnVtPjwvcmVj
b3JkPjwvQ2l0ZT48L0VuZE5vdGU+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Pr="00661DAC">
        <w:rPr>
          <w:rFonts w:ascii="Times New Roman" w:hAnsi="Times New Roman" w:cs="Times New Roman"/>
          <w:noProof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]</w:t>
      </w:r>
    </w:p>
    <w:p w14:paraId="27284EB7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506090A1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METHODS SUMMARY here; no more than 300 words; if longer than 300 words provide Methods section after Figure legends, below]</w:t>
      </w:r>
    </w:p>
    <w:p w14:paraId="23995BA3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4D5D4C50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b/>
        </w:rPr>
      </w:pPr>
      <w:r w:rsidRPr="00661DAC">
        <w:rPr>
          <w:rFonts w:ascii="Times New Roman" w:hAnsi="Times New Roman" w:cs="Times New Roman"/>
          <w:b/>
        </w:rPr>
        <w:t>References</w:t>
      </w:r>
    </w:p>
    <w:p w14:paraId="0F457993" w14:textId="77777777" w:rsidR="00661DAC" w:rsidRP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maximum 30 references</w:t>
      </w:r>
      <w:r w:rsidR="00635CFA">
        <w:rPr>
          <w:rFonts w:ascii="Times New Roman" w:hAnsi="Times New Roman" w:cs="Times New Roman"/>
        </w:rPr>
        <w:t>; remove links/field codes prior to submission</w:t>
      </w:r>
      <w:r>
        <w:rPr>
          <w:rFonts w:ascii="Times New Roman" w:hAnsi="Times New Roman" w:cs="Times New Roman"/>
        </w:rPr>
        <w:t>]</w:t>
      </w:r>
    </w:p>
    <w:p w14:paraId="7755AE14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2D041F84" w14:textId="77777777" w:rsidR="00661DAC" w:rsidRPr="00661DAC" w:rsidRDefault="00661DAC" w:rsidP="00661DA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61DAC">
        <w:rPr>
          <w:noProof/>
        </w:rPr>
        <w:t>1</w:t>
      </w:r>
      <w:r w:rsidRPr="00661DAC">
        <w:rPr>
          <w:noProof/>
        </w:rPr>
        <w:tab/>
        <w:t xml:space="preserve">Rios, A. C., Fu, N. Y., Lindeman, G. J. &amp; Visvader, J. E. In situ identification of bipotent stem cells in the mammary gland. </w:t>
      </w:r>
      <w:r w:rsidRPr="00661DAC">
        <w:rPr>
          <w:i/>
          <w:noProof/>
        </w:rPr>
        <w:t>Nature</w:t>
      </w:r>
      <w:r w:rsidRPr="00661DAC">
        <w:rPr>
          <w:noProof/>
        </w:rPr>
        <w:t>, doi:10.1038/nature12948 (2014).</w:t>
      </w:r>
    </w:p>
    <w:p w14:paraId="1239D450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4F92ADDE" w14:textId="77777777" w:rsidR="00635CFA" w:rsidRPr="004D3E78" w:rsidRDefault="00635CFA" w:rsidP="00182DE4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End notes</w:t>
      </w:r>
    </w:p>
    <w:p w14:paraId="49250F50" w14:textId="77777777" w:rsidR="00635CFA" w:rsidRDefault="00635CFA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see </w:t>
      </w:r>
      <w:hyperlink r:id="rId8" w:history="1">
        <w:r w:rsidRPr="00635CFA">
          <w:rPr>
            <w:rStyle w:val="Hyperlink"/>
            <w:rFonts w:ascii="Times New Roman" w:hAnsi="Times New Roman" w:cs="Times New Roman"/>
          </w:rPr>
          <w:t>here</w:t>
        </w:r>
      </w:hyperlink>
      <w:r>
        <w:rPr>
          <w:rFonts w:ascii="Times New Roman" w:hAnsi="Times New Roman" w:cs="Times New Roman"/>
        </w:rPr>
        <w:t xml:space="preserve"> for annotated example]</w:t>
      </w:r>
    </w:p>
    <w:p w14:paraId="2DC95EF5" w14:textId="77777777" w:rsidR="00635CFA" w:rsidRDefault="00635CFA" w:rsidP="00635CFA">
      <w:pPr>
        <w:spacing w:line="480" w:lineRule="auto"/>
        <w:rPr>
          <w:rFonts w:ascii="Times New Roman" w:hAnsi="Times New Roman" w:cs="Times New Roman"/>
        </w:rPr>
      </w:pPr>
      <w:r w:rsidRPr="004D3E78">
        <w:rPr>
          <w:rFonts w:ascii="Times New Roman" w:hAnsi="Times New Roman" w:cs="Times New Roman"/>
          <w:b/>
        </w:rPr>
        <w:t>Supplementary Information</w:t>
      </w:r>
      <w:r w:rsidRPr="00635CFA">
        <w:rPr>
          <w:rFonts w:ascii="Times New Roman" w:hAnsi="Times New Roman" w:cs="Times New Roman"/>
        </w:rPr>
        <w:t xml:space="preserve"> is linked to the online version of the paper at www.nature.com/nature.</w:t>
      </w:r>
    </w:p>
    <w:p w14:paraId="214CB040" w14:textId="77777777" w:rsidR="00635CFA" w:rsidRDefault="00635CFA" w:rsidP="00635CFA">
      <w:pPr>
        <w:spacing w:line="480" w:lineRule="auto"/>
        <w:rPr>
          <w:rFonts w:ascii="Times New Roman" w:hAnsi="Times New Roman" w:cs="Times New Roman"/>
        </w:rPr>
      </w:pPr>
      <w:r w:rsidRPr="004D3E78">
        <w:rPr>
          <w:rFonts w:ascii="Times New Roman" w:hAnsi="Times New Roman" w:cs="Times New Roman"/>
          <w:b/>
        </w:rPr>
        <w:t>Acknowledgements:</w:t>
      </w:r>
      <w:r>
        <w:rPr>
          <w:rFonts w:ascii="Times New Roman" w:hAnsi="Times New Roman" w:cs="Times New Roman"/>
        </w:rPr>
        <w:t xml:space="preserve"> [brief, no effusive comments, no thanking of referees or editors]</w:t>
      </w:r>
    </w:p>
    <w:p w14:paraId="16125986" w14:textId="77777777" w:rsidR="00635CFA" w:rsidRDefault="00635CFA" w:rsidP="00635CFA">
      <w:pPr>
        <w:spacing w:line="480" w:lineRule="auto"/>
        <w:rPr>
          <w:rFonts w:ascii="Times New Roman" w:hAnsi="Times New Roman" w:cs="Times New Roman"/>
        </w:rPr>
      </w:pPr>
      <w:r w:rsidRPr="004D3E78">
        <w:rPr>
          <w:rFonts w:ascii="Times New Roman" w:hAnsi="Times New Roman" w:cs="Times New Roman"/>
          <w:b/>
        </w:rPr>
        <w:t>Author Contributions:</w:t>
      </w:r>
      <w:r>
        <w:rPr>
          <w:rFonts w:ascii="Times New Roman" w:hAnsi="Times New Roman" w:cs="Times New Roman"/>
        </w:rPr>
        <w:t xml:space="preserve"> [see </w:t>
      </w:r>
      <w:hyperlink r:id="rId9" w:history="1">
        <w:r w:rsidRPr="00635CFA">
          <w:rPr>
            <w:rStyle w:val="Hyperlink"/>
            <w:rFonts w:ascii="Times New Roman" w:hAnsi="Times New Roman" w:cs="Times New Roman"/>
          </w:rPr>
          <w:t>authorship policy</w:t>
        </w:r>
      </w:hyperlink>
      <w:r>
        <w:rPr>
          <w:rFonts w:ascii="Times New Roman" w:hAnsi="Times New Roman" w:cs="Times New Roman"/>
        </w:rPr>
        <w:t xml:space="preserve"> for further details]</w:t>
      </w:r>
    </w:p>
    <w:p w14:paraId="59012E17" w14:textId="77777777" w:rsidR="004D3E78" w:rsidRDefault="00635CFA" w:rsidP="00635CFA">
      <w:pPr>
        <w:spacing w:line="480" w:lineRule="auto"/>
        <w:rPr>
          <w:rFonts w:ascii="Times New Roman" w:hAnsi="Times New Roman" w:cs="Times New Roman"/>
        </w:rPr>
      </w:pPr>
      <w:r w:rsidRPr="004D3E78">
        <w:rPr>
          <w:rFonts w:ascii="Times New Roman" w:hAnsi="Times New Roman" w:cs="Times New Roman"/>
          <w:b/>
        </w:rPr>
        <w:lastRenderedPageBreak/>
        <w:t>Author Information:</w:t>
      </w:r>
      <w:r>
        <w:rPr>
          <w:rFonts w:ascii="Times New Roman" w:hAnsi="Times New Roman" w:cs="Times New Roman"/>
        </w:rPr>
        <w:t xml:space="preserve"> [to include data deposition statement</w:t>
      </w:r>
      <w:r w:rsidR="00614871">
        <w:rPr>
          <w:rFonts w:ascii="Times New Roman" w:hAnsi="Times New Roman" w:cs="Times New Roman"/>
        </w:rPr>
        <w:t xml:space="preserve"> (if applicable)] [then] </w:t>
      </w:r>
      <w:r w:rsidR="00614871" w:rsidRPr="00614871">
        <w:rPr>
          <w:rFonts w:ascii="Times New Roman" w:hAnsi="Times New Roman" w:cs="Times New Roman"/>
        </w:rPr>
        <w:t>Reprints and permissions information is available at www.nature.com/reprints</w:t>
      </w:r>
      <w:r w:rsidR="00614871">
        <w:rPr>
          <w:rFonts w:ascii="Times New Roman" w:hAnsi="Times New Roman" w:cs="Times New Roman"/>
        </w:rPr>
        <w:t xml:space="preserve"> [then] </w:t>
      </w:r>
      <w:r w:rsidR="004D3E78">
        <w:rPr>
          <w:rFonts w:ascii="Times New Roman" w:hAnsi="Times New Roman" w:cs="Times New Roman"/>
        </w:rPr>
        <w:t>[</w:t>
      </w:r>
      <w:hyperlink r:id="rId10" w:history="1">
        <w:r w:rsidR="004D3E78" w:rsidRPr="004D3E78">
          <w:rPr>
            <w:rStyle w:val="Hyperlink"/>
            <w:rFonts w:ascii="Times New Roman" w:hAnsi="Times New Roman" w:cs="Times New Roman"/>
          </w:rPr>
          <w:t>Competing financial interests</w:t>
        </w:r>
      </w:hyperlink>
      <w:r w:rsidR="004D3E78">
        <w:rPr>
          <w:rFonts w:ascii="Times New Roman" w:hAnsi="Times New Roman" w:cs="Times New Roman"/>
        </w:rPr>
        <w:t xml:space="preserve"> statement] [then] </w:t>
      </w:r>
      <w:r w:rsidR="004D3E78" w:rsidRPr="004D3E78">
        <w:rPr>
          <w:rFonts w:ascii="Times New Roman" w:hAnsi="Times New Roman" w:cs="Times New Roman"/>
        </w:rPr>
        <w:t>Correspondence and requests for mate</w:t>
      </w:r>
      <w:r w:rsidR="001E5820">
        <w:rPr>
          <w:rFonts w:ascii="Times New Roman" w:hAnsi="Times New Roman" w:cs="Times New Roman"/>
        </w:rPr>
        <w:t>rials should be addressed to XX</w:t>
      </w:r>
      <w:r w:rsidR="004D3E78" w:rsidRPr="004D3E78">
        <w:rPr>
          <w:rFonts w:ascii="Times New Roman" w:hAnsi="Times New Roman" w:cs="Times New Roman"/>
        </w:rPr>
        <w:t>, where XX refers to one e-mail address</w:t>
      </w:r>
      <w:r w:rsidR="004D3E78">
        <w:rPr>
          <w:rFonts w:ascii="Times New Roman" w:hAnsi="Times New Roman" w:cs="Times New Roman"/>
        </w:rPr>
        <w:t>.</w:t>
      </w:r>
    </w:p>
    <w:p w14:paraId="1D51FBFA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</w:p>
    <w:p w14:paraId="6D3C7491" w14:textId="77777777" w:rsidR="00614871" w:rsidRDefault="00614871" w:rsidP="00635CFA">
      <w:pPr>
        <w:spacing w:line="480" w:lineRule="auto"/>
        <w:rPr>
          <w:rFonts w:ascii="Times New Roman" w:hAnsi="Times New Roman" w:cs="Times New Roman"/>
        </w:rPr>
      </w:pPr>
    </w:p>
    <w:p w14:paraId="4350DB35" w14:textId="77777777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0FF655E6" w14:textId="77777777" w:rsidR="004D3E78" w:rsidRPr="004D3E78" w:rsidRDefault="004D3E78" w:rsidP="00635CFA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Tables</w:t>
      </w:r>
    </w:p>
    <w:p w14:paraId="784A23A1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each on separate page, portrait, one-line title in bold, symbols and abbreviations immediately below the table</w:t>
      </w:r>
      <w:r w:rsidR="001E5820">
        <w:rPr>
          <w:rFonts w:ascii="Times New Roman" w:hAnsi="Times New Roman" w:cs="Times New Roman"/>
        </w:rPr>
        <w:t>]</w:t>
      </w:r>
    </w:p>
    <w:p w14:paraId="4F45D7D7" w14:textId="77777777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57632CA" w14:textId="77777777" w:rsidR="00614871" w:rsidRPr="004D3E78" w:rsidRDefault="00614871" w:rsidP="00635CFA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Figure legends</w:t>
      </w:r>
    </w:p>
    <w:p w14:paraId="6287477F" w14:textId="77777777" w:rsidR="001E5820" w:rsidRDefault="00614871" w:rsidP="00635CF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listed one after another; do not add legend to figure files]</w:t>
      </w:r>
    </w:p>
    <w:p w14:paraId="7ACEC45A" w14:textId="77777777" w:rsidR="001E5820" w:rsidRDefault="001E582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94F9C24" w14:textId="77777777" w:rsidR="00614871" w:rsidRDefault="001E5820" w:rsidP="00635CFA">
      <w:pPr>
        <w:spacing w:line="480" w:lineRule="auto"/>
        <w:rPr>
          <w:rFonts w:ascii="Times New Roman" w:hAnsi="Times New Roman" w:cs="Times New Roman"/>
          <w:b/>
        </w:rPr>
      </w:pPr>
      <w:r w:rsidRPr="001E5820">
        <w:rPr>
          <w:rFonts w:ascii="Times New Roman" w:hAnsi="Times New Roman" w:cs="Times New Roman"/>
          <w:b/>
        </w:rPr>
        <w:t>Methods</w:t>
      </w:r>
    </w:p>
    <w:p w14:paraId="2E25FD33" w14:textId="77777777" w:rsidR="001E5820" w:rsidRDefault="001E5820" w:rsidP="00635CFA">
      <w:pPr>
        <w:spacing w:line="480" w:lineRule="auto"/>
        <w:rPr>
          <w:rFonts w:ascii="Times New Roman" w:hAnsi="Times New Roman" w:cs="Times New Roman"/>
          <w:b/>
        </w:rPr>
      </w:pPr>
    </w:p>
    <w:p w14:paraId="026F6B7E" w14:textId="4D3917AC" w:rsidR="001E5820" w:rsidRDefault="001E5820" w:rsidP="00635CF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Will appear in online pdf and full-text version online. Do not exceed 3000 words. Subdivide using headings, </w:t>
      </w:r>
      <w:r w:rsidR="00D13C05">
        <w:rPr>
          <w:rFonts w:ascii="Times New Roman" w:hAnsi="Times New Roman" w:cs="Times New Roman"/>
        </w:rPr>
        <w:t>continue references from above]</w:t>
      </w:r>
    </w:p>
    <w:p w14:paraId="0458381C" w14:textId="77777777" w:rsidR="00AB61CA" w:rsidRDefault="00AB61CA" w:rsidP="00635CFA">
      <w:pPr>
        <w:spacing w:line="480" w:lineRule="auto"/>
        <w:rPr>
          <w:rFonts w:ascii="Times New Roman" w:hAnsi="Times New Roman" w:cs="Times New Roman"/>
        </w:rPr>
      </w:pPr>
    </w:p>
    <w:p w14:paraId="476D3D33" w14:textId="44D19BC1" w:rsidR="00AB61CA" w:rsidRPr="001E5820" w:rsidRDefault="00AB61CA" w:rsidP="00635CF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3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4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  <w:bookmarkStart w:id="0" w:name="_GoBack"/>
      <w:bookmarkEnd w:id="0"/>
    </w:p>
    <w:sectPr w:rsidR="00AB61CA" w:rsidRPr="001E5820" w:rsidSect="00876B5A">
      <w:headerReference w:type="default" r:id="rId15"/>
      <w:footerReference w:type="even" r:id="rId16"/>
      <w:footerReference w:type="default" r:id="rId17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4D3E78" w:rsidRDefault="004D3E78" w:rsidP="004D3E78">
      <w:r>
        <w:separator/>
      </w:r>
    </w:p>
  </w:endnote>
  <w:endnote w:type="continuationSeparator" w:id="0">
    <w:p w14:paraId="76AC5153" w14:textId="77777777" w:rsidR="004D3E78" w:rsidRDefault="004D3E78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4D3E78" w:rsidRDefault="004D3E78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4D3E78" w:rsidRDefault="004D3E78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4D3E78" w:rsidRDefault="004D3E78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B61CA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4D3E78" w:rsidRDefault="004D3E78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4D3E78" w:rsidRDefault="004D3E78" w:rsidP="004D3E78">
      <w:r>
        <w:separator/>
      </w:r>
    </w:p>
  </w:footnote>
  <w:footnote w:type="continuationSeparator" w:id="0">
    <w:p w14:paraId="3AFB0295" w14:textId="77777777" w:rsidR="004D3E78" w:rsidRDefault="004D3E78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77777777" w:rsidR="004D3E78" w:rsidRPr="004D3E78" w:rsidRDefault="004D3E78">
    <w:pPr>
      <w:pStyle w:val="Header"/>
      <w:rPr>
        <w:sz w:val="16"/>
      </w:rPr>
    </w:pPr>
    <w:r w:rsidRPr="004D3E78">
      <w:rPr>
        <w:sz w:val="16"/>
      </w:rPr>
      <w:t>Nextgenediting Template Letter_to_Nature_Word_Template.docx</w:t>
    </w:r>
  </w:p>
  <w:p w14:paraId="4EE7C9F1" w14:textId="77777777" w:rsidR="004D3E78" w:rsidRPr="004D3E78" w:rsidRDefault="004D3E78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&lt;/item&gt;&lt;/record-ids&gt;&lt;/item&gt;&lt;/Libraries&gt;"/>
  </w:docVars>
  <w:rsids>
    <w:rsidRoot w:val="00182DE4"/>
    <w:rsid w:val="00114396"/>
    <w:rsid w:val="00182DE4"/>
    <w:rsid w:val="001E5820"/>
    <w:rsid w:val="004D3E78"/>
    <w:rsid w:val="00614871"/>
    <w:rsid w:val="00635CFA"/>
    <w:rsid w:val="00661DAC"/>
    <w:rsid w:val="00876B5A"/>
    <w:rsid w:val="00AB61CA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extgenediting.com" TargetMode="External"/><Relationship Id="rId12" Type="http://schemas.openxmlformats.org/officeDocument/2006/relationships/hyperlink" Target="http://www.linkedin.com/company/nextgenediting/" TargetMode="External"/><Relationship Id="rId13" Type="http://schemas.openxmlformats.org/officeDocument/2006/relationships/hyperlink" Target="https://www.facebook.com/pages/Nextgenediting/131606863661962" TargetMode="External"/><Relationship Id="rId14" Type="http://schemas.openxmlformats.org/officeDocument/2006/relationships/hyperlink" Target="https://twitter.com/nextgenediting" TargetMode="External"/><Relationship Id="rId15" Type="http://schemas.openxmlformats.org/officeDocument/2006/relationships/header" Target="header1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nature.com/nature/authors/gta/2c_Summary_para.pdf" TargetMode="External"/><Relationship Id="rId8" Type="http://schemas.openxmlformats.org/officeDocument/2006/relationships/hyperlink" Target="http://www.nature.com/nature/authors/gta/2d_End_notes.pdf" TargetMode="External"/><Relationship Id="rId9" Type="http://schemas.openxmlformats.org/officeDocument/2006/relationships/hyperlink" Target="http://www.nature.com/authors/policies/authorship.html" TargetMode="External"/><Relationship Id="rId10" Type="http://schemas.openxmlformats.org/officeDocument/2006/relationships/hyperlink" Target="http://www.nature.com/authors/policies/competing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5</Pages>
  <Words>365</Words>
  <Characters>2229</Characters>
  <Application>Microsoft Macintosh Word</Application>
  <DocSecurity>0</DocSecurity>
  <Lines>42</Lines>
  <Paragraphs>8</Paragraphs>
  <ScaleCrop>false</ScaleCrop>
  <Company/>
  <LinksUpToDate>false</LinksUpToDate>
  <CharactersWithSpaces>25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3</cp:revision>
  <dcterms:created xsi:type="dcterms:W3CDTF">2014-01-30T14:28:00Z</dcterms:created>
  <dcterms:modified xsi:type="dcterms:W3CDTF">2014-02-04T13:11:00Z</dcterms:modified>
</cp:coreProperties>
</file>